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7" w:history="1">
        <w:r w:rsidRPr="004325B0">
          <w:rPr>
            <w:rStyle w:val="Hyperlink"/>
            <w:lang w:val="en"/>
          </w:rPr>
          <w:t>lewis.barnett@noaa.gov</w:t>
        </w:r>
      </w:hyperlink>
      <w:r w:rsidRPr="004325B0">
        <w:rPr>
          <w:lang w:val="en"/>
        </w:rPr>
        <w:t xml:space="preserve"> </w:t>
      </w:r>
      <w:r w:rsidR="00F11C3A">
        <w:rPr>
          <w:b/>
        </w:rPr>
        <w:br w:type="page"/>
      </w:r>
    </w:p>
    <w:p w14:paraId="7A21F947" w14:textId="03C926E7" w:rsidR="00F74DB4" w:rsidRPr="00E07E0C" w:rsidRDefault="00F74DB4" w:rsidP="00F74DB4">
      <w:pPr>
        <w:spacing w:after="120" w:line="259" w:lineRule="auto"/>
      </w:pPr>
      <w:r>
        <w:rPr>
          <w:b/>
        </w:rPr>
        <w:lastRenderedPageBreak/>
        <w:t>Abstract</w:t>
      </w:r>
      <w:r w:rsidR="00E07E0C">
        <w:rPr>
          <w:b/>
        </w:rPr>
        <w:t xml:space="preserve"> </w:t>
      </w:r>
      <w:r w:rsidR="00E07E0C" w:rsidRPr="00E07E0C">
        <w:t>(300 word limit)</w:t>
      </w:r>
    </w:p>
    <w:p w14:paraId="1236E010" w14:textId="5BF767A2" w:rsidR="00E07E0C" w:rsidRDefault="00FC3778">
      <w:pPr>
        <w:spacing w:after="160" w:line="259" w:lineRule="auto"/>
      </w:pPr>
      <w:r>
        <w:t>Aim</w:t>
      </w:r>
    </w:p>
    <w:p w14:paraId="77074FC2" w14:textId="77777777" w:rsidR="00FC3778" w:rsidRDefault="00FC3778">
      <w:pPr>
        <w:spacing w:after="160" w:line="259" w:lineRule="auto"/>
      </w:pPr>
      <w:r>
        <w:t xml:space="preserve">In the fields of natural resource conservation, management and global change biology, demand for—and implementation of—tools for assessing species distribution shifts </w:t>
      </w:r>
    </w:p>
    <w:p w14:paraId="4C30A039" w14:textId="72BD9FDA" w:rsidR="00FC3778" w:rsidRDefault="00FC3778">
      <w:pPr>
        <w:spacing w:after="160" w:line="259" w:lineRule="auto"/>
      </w:pPr>
    </w:p>
    <w:p w14:paraId="6FAA6122" w14:textId="5FCAB7ED" w:rsidR="00FC3778" w:rsidRDefault="00FC3778" w:rsidP="00FC3778">
      <w:pPr>
        <w:spacing w:after="120" w:line="259" w:lineRule="auto"/>
      </w:pPr>
      <w:r>
        <w:t>distribution shifts are better quantified by spatial predictions of population size. Shifting distributions of abundance or population density may be qualitatively conveyed through maps but also through quantitative spatial indicators, such as the mean location weighted by population density (also terme</w:t>
      </w:r>
      <w:r>
        <w:t xml:space="preserve">d the center of gravity, COG). </w:t>
      </w:r>
    </w:p>
    <w:p w14:paraId="4F93D40C" w14:textId="77777777" w:rsidR="00FC3778" w:rsidRDefault="00FC3778">
      <w:pPr>
        <w:spacing w:after="160" w:line="259" w:lineRule="auto"/>
      </w:pPr>
    </w:p>
    <w:p w14:paraId="08E20AF6" w14:textId="182E9EEE" w:rsidR="00E07E0C" w:rsidRDefault="00FC3778">
      <w:pPr>
        <w:spacing w:after="160" w:line="259" w:lineRule="auto"/>
      </w:pPr>
      <w:r>
        <w:t xml:space="preserve">Therefore, there is a general need to develop objective methods for defining appropriate scales to evaluate changes in species distributions. </w:t>
      </w:r>
    </w:p>
    <w:p w14:paraId="31C7B739" w14:textId="77777777" w:rsidR="00FC3778" w:rsidRDefault="00FC3778">
      <w:pPr>
        <w:spacing w:after="160" w:line="259" w:lineRule="auto"/>
      </w:pPr>
    </w:p>
    <w:p w14:paraId="2FC4B214" w14:textId="07DEF0F4" w:rsidR="005124BE" w:rsidRDefault="005124BE">
      <w:pPr>
        <w:spacing w:after="160" w:line="259" w:lineRule="auto"/>
      </w:pPr>
      <w:r>
        <w:t>Methods</w:t>
      </w:r>
    </w:p>
    <w:p w14:paraId="41DB2B4C" w14:textId="77777777" w:rsidR="00375D89" w:rsidRDefault="00375D89" w:rsidP="00375D89">
      <w:pPr>
        <w:spacing w:after="120" w:line="259" w:lineRule="auto"/>
      </w:pPr>
      <w:r>
        <w:t xml:space="preserve">introduce a new modeling approach, explicitly accounting for spatial variability in how species population densities change through time. While widely applicable to a wide range of biological data (or even non-biological data), we focus on an application to changes in the distribution of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ased COG estimates for these regions may be more useful than global COG trends calculated over an entire survey domain. </w:t>
      </w:r>
    </w:p>
    <w:p w14:paraId="0ECE6F53" w14:textId="77777777" w:rsidR="00375D89" w:rsidRDefault="00375D89">
      <w:pPr>
        <w:spacing w:after="160" w:line="259" w:lineRule="auto"/>
      </w:pPr>
    </w:p>
    <w:p w14:paraId="3B62EA62" w14:textId="48E96F4F" w:rsidR="005124BE" w:rsidRDefault="005124BE">
      <w:pPr>
        <w:spacing w:after="160" w:line="259" w:lineRule="auto"/>
      </w:pPr>
      <w:r w:rsidRPr="005124BE">
        <w:t xml:space="preserve">Results </w:t>
      </w:r>
    </w:p>
    <w:p w14:paraId="2BB04C46" w14:textId="77777777" w:rsidR="00375D89" w:rsidRDefault="00375D89" w:rsidP="00375D89">
      <w:pPr>
        <w:spacing w:after="120" w:line="259" w:lineRule="auto"/>
      </w:pPr>
      <w:r>
        <w:t xml:space="preserve">The complex spatial distribution of biotic and abiotic drivers of population productivity and habitat suitability in ecosystems suggests that fine-scale descriptors may provide a more accurate representation of changes in species distributions than global indicators calculated across an entire region. Here, we introduced a new approach to modeling and summarizing spatially referenced time series data on species population densities to calculate area-specific trends in population size. Our approach was able to recover spatial trends in simulated data and reveal nuanced spatial trends in the dynamics of 19 marine fishes off the west coast of the USA that often differed from conventional descriptors of larger scale distribution shifts </w:t>
      </w:r>
      <w:r>
        <w:fldChar w:fldCharType="begin"/>
      </w:r>
      <w: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sidRPr="005B0BF6">
        <w:t>(Woillez et al. 2009, Pinsky et al. 2013, Thorson et al. 2016)</w:t>
      </w:r>
      <w:r>
        <w:fldChar w:fldCharType="end"/>
      </w:r>
      <w:r>
        <w:t>. Furthermore, the ability of our models to detect geographic boundaries between regions with different trends was affirmed as these boundaries were largely congruent with known biogeographic breaks (yet we acknowledge that this may be influenced by assumptions affecting the optimization of the number of clusters).</w:t>
      </w:r>
    </w:p>
    <w:p w14:paraId="3E5FF7DA" w14:textId="256ADE85" w:rsidR="00375D89" w:rsidRPr="005124BE" w:rsidRDefault="00375D89" w:rsidP="00375D89">
      <w:pPr>
        <w:spacing w:after="160" w:line="259" w:lineRule="auto"/>
      </w:pPr>
      <w:r>
        <w:lastRenderedPageBreak/>
        <w:t>Our simulations and application of the spatial-trend model indicate that our proposed approach can improve estimation and communication of spatially-varying temporal trends in population density.</w:t>
      </w:r>
    </w:p>
    <w:p w14:paraId="494E7D8D" w14:textId="50B5EF0E" w:rsidR="00597FE6" w:rsidRDefault="005124BE">
      <w:pPr>
        <w:spacing w:after="160" w:line="259" w:lineRule="auto"/>
      </w:pPr>
      <w:r w:rsidRPr="005124BE">
        <w:t>Main conclusions</w:t>
      </w:r>
    </w:p>
    <w:p w14:paraId="3CBAA8E6" w14:textId="77777777" w:rsidR="00FC3778" w:rsidRDefault="00FC3778" w:rsidP="00FC3778">
      <w:pPr>
        <w:spacing w:after="160" w:line="259" w:lineRule="auto"/>
      </w:pPr>
      <w:r>
        <w:t>Such tools are widely applicable for solving specific problems in fish and wildlife conservation and management by defining spatial domains with distinct population dynamics.</w:t>
      </w:r>
    </w:p>
    <w:p w14:paraId="336AAB5B" w14:textId="04D7413B" w:rsidR="00597FE6" w:rsidRDefault="00597FE6">
      <w:pPr>
        <w:spacing w:after="160" w:line="259" w:lineRule="auto"/>
        <w:rPr>
          <w:b/>
        </w:rPr>
      </w:pPr>
      <w:bookmarkStart w:id="0" w:name="_GoBack"/>
      <w:bookmarkEnd w:id="0"/>
    </w:p>
    <w:p w14:paraId="38BE446B" w14:textId="3DDA7780" w:rsidR="00F74DB4" w:rsidRDefault="00597FE6">
      <w:pPr>
        <w:spacing w:after="160" w:line="259"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5379EB16"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44347D">
        <w:instrText xml:space="preserve"> ADDIN ZOTERO_ITEM CSL_CITATION {"citationID":"STv7yh1x","properties":{"formattedCitation":"(Nicholson and Jennings 2004, Harvey et al. 2018)","plainCitation":"(Nicholson and Jennings 2004, Harvey et al. 2018)","noteIndex":0},"citationItems":[{"id":"6k6W77QB/phjcrlJn","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6k6W77QB/FUeEEb36","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44347D">
        <w:instrText xml:space="preserve"> ADDIN ZOTERO_ITEM CSL_CITATION {"citationID":"lLZdXdsq","properties":{"formattedCitation":"(Stock et al. 2019)","plainCitation":"(Stock et al. 2019)","noteIndex":0},"citationItems":[{"id":"6k6W77QB/MLIWwokO","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44347D">
        <w:instrText xml:space="preserve"> ADDIN ZOTERO_ITEM CSL_CITATION {"citationID":"6ewOWxZc","properties":{"formattedCitation":"(Link et al. 2002)","plainCitation":"(Link et al. 2002)","noteIndex":0},"citationItems":[{"id":"6k6W77QB/Xgicl0ro","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2A9118B"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44347D">
        <w:instrText xml:space="preserve"> ADDIN ZOTERO_ITEM CSL_CITATION {"citationID":"GMdtHpIy","properties":{"formattedCitation":"(Shelton et al. 2014, Thorson et al. 2015)","plainCitation":"(Shelton et al. 2014, Thorson et al. 2015)","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44347D">
        <w:instrText xml:space="preserve"> ADDIN ZOTERO_ITEM CSL_CITATION {"citationID":"PhGIUYby","properties":{"formattedCitation":"(Chen et al. 2004)","plainCitation":"(Chen et al. 2004)","noteIndex":0},"citationItems":[{"id":"6k6W77QB/ByjH84IA","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44347D">
        <w:instrText xml:space="preserve"> ADDIN ZOTERO_ITEM CSL_CITATION {"citationID":"m4MfTsKu","properties":{"formattedCitation":"(Thorson 2019b)","plainCitation":"(Thorson 2019b)","noteIndex":0},"citationItems":[{"id":"6k6W77QB/4l9Vnz29","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44347D">
        <w:instrText xml:space="preserve"> ADDIN ZOTERO_ITEM CSL_CITATION {"citationID":"FmQijs6a","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34DDEC5"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44347D">
        <w:instrText xml:space="preserve"> ADDIN ZOTERO_ITEM CSL_CITATION {"citationID":"v5MYhubN","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44347D">
        <w:instrText xml:space="preserve"> ADDIN ZOTERO_ITEM CSL_CITATION {"citationID":"bxqakZ4K","properties":{"formattedCitation":"(Latimer et al. 2009, Shelton et al. 2014)","plainCitation":"(Latimer et al. 2009, Shelton et al. 2014)","noteIndex":0},"citationItems":[{"id":"6k6W77QB/DI6oCECd","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44347D">
        <w:instrText xml:space="preserve"> ADDIN ZOTERO_ITEM CSL_CITATION {"citationID":"xY5MmH62","properties":{"formattedCitation":"(Johnson et al. 2019)","plainCitation":"(Johnson et al. 2019)","noteIndex":0},"citationItems":[{"id":"6k6W77QB/JCnyLDto","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44347D">
        <w:instrText xml:space="preserve"> ADDIN ZOTERO_ITEM CSL_CITATION {"citationID":"JH61sSur","properties":{"formattedCitation":"(Anderson and Ward 2019)","plainCitation":"(Anderson and Ward 2019)","noteIndex":0},"citationItems":[{"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r w:rsidRPr="00166AA7">
        <w:rPr>
          <w:b/>
        </w:rPr>
        <w:t>Methods</w:t>
      </w:r>
    </w:p>
    <w:p w14:paraId="5D98CA3C" w14:textId="1EA4B8FF" w:rsidR="00216F6D" w:rsidRPr="009F6418" w:rsidRDefault="00216F6D" w:rsidP="009F6418">
      <w:pPr>
        <w:spacing w:after="120"/>
        <w:rPr>
          <w:i/>
        </w:rPr>
      </w:pPr>
      <w:r w:rsidRPr="00216F6D">
        <w:rPr>
          <w:i/>
        </w:rPr>
        <w:t>Spatial GLMM Overview</w:t>
      </w:r>
    </w:p>
    <w:p w14:paraId="3A6DD311" w14:textId="66C867D9"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44347D">
        <w:instrText xml:space="preserve"> ADDIN ZOTERO_ITEM CSL_CITATION {"citationID":"iB4vWtb8","properties":{"formattedCitation":"(Shelton et al. 2014, Thorson et al. 2015, Anderson and Ward 2019)","plainCitation":"(Shelton et al. 2014, Thorson et al. 2015, Anderson and Ward 2019)","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44347D">
        <w:instrText xml:space="preserve"> ADDIN ZOTERO_ITEM CSL_CITATION {"citationID":"eTopNSVm","properties":{"formattedCitation":"(INLA; Rue et al. 2009, Ruiz-C\\uc0\\u225{}rdenas et al. 2012)","plainCitation":"(INLA; Rue et al. 2009, Ruiz-Cárdenas et al. 2012)","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6k6W77QB/l0MXFEIU","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44347D">
        <w:instrText xml:space="preserve"> ADDIN ZOTERO_ITEM CSL_CITATION {"citationID":"JvQteIYR","properties":{"formattedCitation":"(Thorson and Barnett 2017)","plainCitation":"(Thorson and Barnett 2017)","noteIndex":0},"citationItems":[{"id":"6k6W77QB/GWYgqDsh","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0EF2813"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44347D">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6k6W77QB/NE1tTWx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44347D">
        <w:instrText xml:space="preserve"> ADDIN ZOTERO_ITEM CSL_CITATION {"citationID":"rf6rqP6c","properties":{"formattedCitation":"(e.g., Thorson et al. 2015)","plainCitation":"(e.g., 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44347D">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6k6W77QB/ShIzmLlW","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3FAA5AFC"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 xml:space="preserve">Estimates of spatial trends may be derived from spatial and spatiotemporal fields post-hoc, but doing so results in biases (Fig. S1). </w:t>
      </w:r>
      <w:r w:rsidRPr="002D6DFC">
        <w:t xml:space="preserve">To explicitly account for non-stationary trends in densities, we </w:t>
      </w:r>
      <w:r w:rsidR="0089470C">
        <w:t>extend</w:t>
      </w:r>
      <w:r w:rsidRPr="002D6DFC">
        <w:t xml:space="preserve">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CBE7FB7" w:rsidR="002D6DFC" w:rsidRDefault="002D09CF" w:rsidP="009F6418">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1). </w:t>
      </w: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0BEF8DA7"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t>, we focused our simulations on understanding how the magnitude of spatiotemporal variation or observation error variation affect our ability to recover the spatial trend</w:t>
      </w:r>
      <w:r w:rsidR="00574E5B">
        <w:t xml:space="preserve"> (details in Table S1)</w:t>
      </w:r>
      <w:r>
        <w:t xml:space="preserve">. The simulations were conducted as follows: for each value of spatiotemporal variation and observation error, we simulated a random spatial field. We then simulated </w:t>
      </w:r>
      <w:r w:rsidR="001F7F7D">
        <w:t xml:space="preserve">a latent </w:t>
      </w:r>
      <w:r>
        <w:lastRenderedPageBreak/>
        <w:t xml:space="preserve">spatiotemporal </w:t>
      </w:r>
      <w:r w:rsidR="001F7F7D">
        <w:t>process</w:t>
      </w:r>
      <w:r>
        <w:t xml:space="preserve"> over 10 time steps, using spatial and 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groundfish </w:t>
      </w:r>
      <w:r w:rsidR="0089470C">
        <w:rPr>
          <w:i/>
        </w:rPr>
        <w:t>application</w:t>
      </w:r>
    </w:p>
    <w:p w14:paraId="617ACE96" w14:textId="1C2EE68A" w:rsidR="009C4CF6" w:rsidRPr="009F6418" w:rsidRDefault="006F0F50" w:rsidP="00D766A8">
      <w:pPr>
        <w:spacing w:after="120"/>
        <w:rPr>
          <w:rFonts w:ascii="Times" w:hAnsi="Times"/>
        </w:rPr>
      </w:pPr>
      <w:r w:rsidRPr="009C4CF6">
        <w:rPr>
          <w:rFonts w:ascii="Times" w:hAnsi="Times"/>
        </w:rPr>
        <w:t xml:space="preserve">As an exampl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groundfish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the NOAA Fisheries, Northwest Fisheries Science Center, US West Coast Groundfish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44347D">
        <w:rPr>
          <w:rFonts w:ascii="Times" w:hAnsi="Times"/>
        </w:rPr>
        <w:instrText xml:space="preserve"> ADDIN ZOTERO_ITEM CSL_CITATION {"citationID":"G5T7z80m","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m4jFRMHo","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r w:rsidR="0089470C" w:rsidRPr="009C4CF6">
        <w:rPr>
          <w:rFonts w:ascii="Times" w:hAnsi="Times"/>
        </w:rPr>
        <w:t xml:space="preserve">groundfish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w:t>
      </w:r>
      <w:r w:rsidR="0046021E" w:rsidRPr="009C4CF6">
        <w:rPr>
          <w:rFonts w:ascii="Times" w:hAnsi="Times"/>
        </w:rPr>
        <w:t>S</w:t>
      </w:r>
      <w:r w:rsidR="0046021E">
        <w:rPr>
          <w:rFonts w:ascii="Times" w:hAnsi="Times"/>
        </w:rPr>
        <w:t>2</w:t>
      </w:r>
      <w:r w:rsidR="002D6DFC" w:rsidRPr="009C4CF6">
        <w:rPr>
          <w:rFonts w:ascii="Times" w:hAnsi="Times"/>
        </w:rPr>
        <w:t>)</w:t>
      </w:r>
      <w:r w:rsidR="003D219B" w:rsidRPr="009C4CF6">
        <w:rPr>
          <w:rFonts w:ascii="Times" w:hAnsi="Times"/>
        </w:rPr>
        <w:t>.</w:t>
      </w:r>
      <w:r w:rsidR="00DC32E2">
        <w:rPr>
          <w:rFonts w:ascii="Times" w:hAnsi="Times"/>
        </w:rPr>
        <w:t xml:space="preserve"> </w:t>
      </w:r>
    </w:p>
    <w:p w14:paraId="1C5E7FBE" w14:textId="7AEB51DE"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K6mYXjQI","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44347D">
        <w:rPr>
          <w:rFonts w:ascii="Times" w:hAnsi="Times"/>
        </w:rPr>
        <w:instrText xml:space="preserve"> ADDIN ZOTERO_ITEM CSL_CITATION {"citationID":"gsD1r0XP","properties":{"formattedCitation":"(Rue et al. 2009, Lindgren et al. 2011)","plainCitation":"(Rue et al. 2009, Lindgren et al. 2011)","noteIndex":0},"citationItems":[{"id":"6k6W77QB/Sw9Qfiz5","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44347D">
        <w:rPr>
          <w:rFonts w:ascii="Times" w:hAnsi="Times"/>
        </w:rPr>
        <w:instrText xml:space="preserve"> ADDIN ZOTERO_ITEM CSL_CITATION {"citationID":"XhmzOw5a","properties":{"formattedCitation":"(R Core Team 2018)","plainCitation":"(R Core Team 2018)","noteIndex":0},"citationItems":[{"id":"6k6W77QB/Wz7dJ5fO","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sdmTMB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44347D">
        <w:rPr>
          <w:rFonts w:ascii="Times" w:hAnsi="Times"/>
        </w:rPr>
        <w:instrText xml:space="preserve"> ADDIN ZOTERO_ITEM CSL_CITATION {"citationID":"8mEMQRrh","properties":{"formattedCitation":"(Kristensen et al. 2016)","plainCitation":"(Kristensen et al. 2016)","noteIndex":0},"citationItems":[{"id":"6k6W77QB/0zBEUiF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lx0bUsxn","properties":{"formattedCitation":"(Rue et al. 2009)","plainCitation":"(Rue et al. 2009)","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r w:rsidR="00584268">
        <w:rPr>
          <w:rFonts w:ascii="Times" w:eastAsiaTheme="minorEastAsia" w:hAnsi="Times"/>
        </w:rPr>
        <w:t xml:space="preserve">Akaike’s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44347D">
        <w:rPr>
          <w:rFonts w:ascii="Times" w:eastAsiaTheme="minorEastAsia" w:hAnsi="Times"/>
        </w:rPr>
        <w:instrText xml:space="preserve"> ADDIN ZOTERO_ITEM CSL_CITATION {"citationID":"QiXuCFfF","properties":{"formattedCitation":"(AIC, Akaike 1973)","plainCitation":"(AIC, Akaike 1973)","noteIndex":0},"citationItems":[{"id":"6k6W77QB/zevkRBR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 xml:space="preserve">(Table </w:t>
      </w:r>
      <w:r w:rsidR="00574E5B">
        <w:rPr>
          <w:rFonts w:ascii="Times" w:hAnsi="Times"/>
        </w:rPr>
        <w:t>S3</w:t>
      </w:r>
      <w:r w:rsidR="00584268">
        <w:rPr>
          <w:rFonts w:ascii="Times" w:hAnsi="Times"/>
        </w:rPr>
        <w:t>).</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 xml:space="preserve">defined by NOAA bathymetry data </w:t>
      </w:r>
      <w:r w:rsidR="00647FFB" w:rsidRPr="00647FFB">
        <w:rPr>
          <w:rFonts w:ascii="Times" w:hAnsi="Times"/>
        </w:rPr>
        <w:lastRenderedPageBreak/>
        <w:t>(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6F19C358"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over </w:t>
      </w:r>
      <w:r w:rsidR="005209B4">
        <w:rPr>
          <w:rFonts w:ascii="Times" w:hAnsi="Times"/>
        </w:rPr>
        <w:t>all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r w:rsidR="00032B0B">
        <w:rPr>
          <w:rFonts w:ascii="Times" w:hAnsi="Times"/>
        </w:rPr>
        <w:t>coastwide COG calculated from predicted densities.</w:t>
      </w:r>
      <w:r w:rsidR="00D4616B">
        <w:rPr>
          <w:rFonts w:ascii="Times" w:hAnsi="Times"/>
        </w:rPr>
        <w:t xml:space="preserve"> Furthermore, we evaluat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groundfish application, we </w:t>
      </w:r>
      <w:r w:rsidR="00E14054" w:rsidRPr="00E81ACF">
        <w:rPr>
          <w:rFonts w:ascii="Times" w:hAnsi="Times"/>
        </w:rPr>
        <w:t xml:space="preserve">used the partitioning around mediods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8D2423">
        <w:rPr>
          <w:rFonts w:ascii="Times" w:hAnsi="Times"/>
        </w:rPr>
        <w:t xml:space="preserve">(constrained between 2 and 10)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3F640DE9"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groundfish </w:t>
      </w:r>
      <w:r w:rsidR="0089470C">
        <w:rPr>
          <w:i/>
        </w:rPr>
        <w:t>application</w:t>
      </w:r>
    </w:p>
    <w:p w14:paraId="1BF5074F" w14:textId="034FE391"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een the boundary of the spatial-</w:t>
      </w:r>
      <w:r w:rsidR="005B5CB5">
        <w:t xml:space="preserve">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w:t>
      </w:r>
      <w:r w:rsidR="00AB5B32">
        <w:t>Similar results were obtained when clustering was performed on the spatial trend alone, without inclusion of latitude as an additional variable</w:t>
      </w:r>
      <w:r w:rsidR="0008599B">
        <w:t>, yet cluster assignment was somewhat less cohesive</w:t>
      </w:r>
      <w:r w:rsidR="00AB5B32">
        <w:t xml:space="preserve">. </w:t>
      </w:r>
      <w:r w:rsidR="005B5CB5">
        <w:t>Given the general proximity between trend cluster breaks and the established biogeographic boundaries, we chose to evaluate the latitudinal center of gravity (COG) within each biogeographic region to compare with the coastwide COG.</w:t>
      </w:r>
      <w:r w:rsidR="00DC32E2">
        <w:t xml:space="preserve"> </w:t>
      </w:r>
    </w:p>
    <w:p w14:paraId="2E6C10B8" w14:textId="0D80A56D"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as</w:t>
      </w:r>
      <w:r w:rsidR="00D93BDD">
        <w:t xml:space="preserve">) </w:t>
      </w:r>
      <w:r w:rsidR="00A349C7">
        <w:t xml:space="preserve">had a southward </w:t>
      </w:r>
      <w:r w:rsidR="001C05F4">
        <w:t>density</w:t>
      </w:r>
      <w:r w:rsidR="00A349C7">
        <w:t xml:space="preserve"> shift </w:t>
      </w:r>
      <w:r>
        <w:t xml:space="preserve">and </w:t>
      </w:r>
      <w:bookmarkStart w:id="1" w:name="_Hlk27058813"/>
      <w:r>
        <w:t>shortspine thornyh</w:t>
      </w:r>
      <w:bookmarkEnd w:id="1"/>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 xml:space="preserve">while the northern </w:t>
      </w:r>
      <w:r w:rsidR="009367A8">
        <w:lastRenderedPageBreak/>
        <w:t>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6ECFE969" w:rsidR="00812679" w:rsidRDefault="004F2DA7" w:rsidP="00D766A8">
      <w:pPr>
        <w:spacing w:after="120" w:line="259"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shortspine thornyhead is distributed coastwide, yet they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ide,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coastwide COG indicating a slight northward trend 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ide COG tim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5D1F7EFD"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w:t>
      </w:r>
      <w:r w:rsidR="00B0437D">
        <w:lastRenderedPageBreak/>
        <w:t xml:space="preserve">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44347D">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p>
    <w:p w14:paraId="1936CBAB" w14:textId="30EE0A42" w:rsidR="00DE7E57" w:rsidRDefault="0044347D" w:rsidP="0089470C">
      <w:pPr>
        <w:spacing w:after="120" w:line="259"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ilar surveys</w:t>
      </w:r>
      <w:r w:rsidR="006454FE">
        <w:t xml:space="preserve"> </w:t>
      </w:r>
      <w:r w:rsidR="0004774A">
        <w:t>migh</w:t>
      </w:r>
      <w:r w:rsidR="009200D7">
        <w:t>t extend the detectability of special trend structure over the models used here.</w:t>
      </w:r>
    </w:p>
    <w:p w14:paraId="66301DFC" w14:textId="3FFDCDB5"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r w:rsidR="007C1E28">
        <w:instrText xml:space="preserve"> ADDIN ZOTERO_ITEM CSL_CITATION {"citationID":"GpoIYBpo","properties":{"formattedCitation":"(COG; this study, Thorson et al. 2016)","plainCitation":"(COG; this study, Thorson et al. 2016)","noteIndex":0},"citationItems":[{"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 xml:space="preserve">coast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t>
      </w:r>
      <w:r>
        <w:lastRenderedPageBreak/>
        <w:t>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10E2C208" w14:textId="77777777" w:rsidR="00562052" w:rsidRDefault="00B06BF9" w:rsidP="00562052">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p>
    <w:p w14:paraId="0FEC72A9" w14:textId="77777777" w:rsidR="00562052" w:rsidRDefault="00562052" w:rsidP="00562052">
      <w:pPr>
        <w:spacing w:after="120" w:line="259" w:lineRule="auto"/>
      </w:pPr>
    </w:p>
    <w:p w14:paraId="40AA1D5F" w14:textId="05971425" w:rsidR="00562052" w:rsidRPr="00562052" w:rsidRDefault="00562052" w:rsidP="00562052">
      <w:pPr>
        <w:spacing w:after="120" w:line="259" w:lineRule="auto"/>
      </w:pPr>
      <w:r>
        <w:rPr>
          <w:b/>
        </w:rPr>
        <w:t>Acknowledgements</w:t>
      </w:r>
    </w:p>
    <w:p w14:paraId="0FBE97BC" w14:textId="55CD3C2C" w:rsidR="00B06BF9" w:rsidRPr="00065793" w:rsidRDefault="003D1119" w:rsidP="00B06BF9">
      <w:pPr>
        <w:spacing w:after="160" w:line="259" w:lineRule="auto"/>
        <w:rPr>
          <w:lang w:val="en"/>
        </w:rPr>
      </w:pPr>
      <w:r w:rsidRPr="003D1119">
        <w:rPr>
          <w:lang w:val="en"/>
        </w:rPr>
        <w:t xml:space="preserve">We thank the </w:t>
      </w:r>
      <w:r>
        <w:rPr>
          <w:lang w:val="en"/>
        </w:rPr>
        <w:t xml:space="preserve">NOAA </w:t>
      </w:r>
      <w:r w:rsidRPr="003D1119">
        <w:rPr>
          <w:lang w:val="en"/>
        </w:rPr>
        <w:t>NWFSC FRAM Fisheries Research Survey Team (Keith Bosley, John Buchanan, Mark Bradburn, Doug Draper, Melissa Head, John Harms, Aimee Keller</w:t>
      </w:r>
      <w:r w:rsidR="009B04F7">
        <w:rPr>
          <w:lang w:val="en"/>
        </w:rPr>
        <w:t>, Dan Kamikawa and</w:t>
      </w:r>
      <w:r w:rsidRPr="003D1119">
        <w:rPr>
          <w:lang w:val="en"/>
        </w:rPr>
        <w:t xml:space="preserve"> Victor Simon) and </w:t>
      </w:r>
      <w:r w:rsidR="009B04F7">
        <w:rPr>
          <w:lang w:val="en"/>
        </w:rPr>
        <w:t>commercial captains and</w:t>
      </w:r>
      <w:r w:rsidRPr="003D1119">
        <w:rPr>
          <w:lang w:val="en"/>
        </w:rPr>
        <w:t xml:space="preserve"> crew on the US West Coast Groundfish Bottom Trawl Survey; </w:t>
      </w:r>
      <w:r>
        <w:rPr>
          <w:lang w:val="en"/>
        </w:rPr>
        <w:t xml:space="preserve">Chris Harvey for </w:t>
      </w:r>
      <w:r w:rsidR="00065793">
        <w:rPr>
          <w:lang w:val="en"/>
        </w:rPr>
        <w:t xml:space="preserve">guidance on management needs and valued research directions, and for funding the spatial indicators working group that helped refine the analysis; </w:t>
      </w:r>
      <w:r>
        <w:rPr>
          <w:lang w:val="en"/>
        </w:rPr>
        <w:t>Stanislaw Kotwicki for providing resources supporting analysis and writing;</w:t>
      </w:r>
      <w:r w:rsidRPr="003D1119">
        <w:rPr>
          <w:lang w:val="en"/>
        </w:rPr>
        <w:t xml:space="preserve"> </w:t>
      </w:r>
      <w:r w:rsidR="00065793">
        <w:rPr>
          <w:lang w:val="en"/>
        </w:rPr>
        <w:t xml:space="preserve">Ole Shelton and Jameal Samhouri </w:t>
      </w:r>
      <w:r w:rsidRPr="003D1119">
        <w:rPr>
          <w:lang w:val="en"/>
        </w:rPr>
        <w:t>for helpful discussions</w:t>
      </w:r>
      <w:r w:rsidR="00065793">
        <w:rPr>
          <w:lang w:val="en"/>
        </w:rPr>
        <w:t>; Blake Feist for assistance with bathymetry data</w:t>
      </w:r>
      <w:r w:rsidR="00AB5B32">
        <w:rPr>
          <w:lang w:val="en"/>
        </w:rPr>
        <w:t>; and James Thorson and Cecilia O’Leary for manuscript comments</w:t>
      </w:r>
      <w:r w:rsidRPr="003D1119">
        <w:rPr>
          <w:lang w:val="en"/>
        </w:rPr>
        <w:t>. LAKB was supported by funding from the NOAA Fisheries and the Environment (FATE) program, and the Joint Institute for the Study of the Atmosphere and Ocean (JISAO) under NOAA Cooperative Agreement No. NA15OAR 4320063.</w:t>
      </w:r>
      <w:r w:rsidR="00B06BF9" w:rsidRPr="003D1119">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10CC2BB8"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groundfish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6492863F" w:rsidR="005437A8" w:rsidRDefault="0095349A" w:rsidP="005437A8">
      <w:pPr>
        <w:spacing w:after="160" w:line="259" w:lineRule="auto"/>
      </w:pPr>
      <w:r>
        <w:rPr>
          <w:noProof/>
          <w:lang w:val="en-US"/>
        </w:rPr>
        <w:lastRenderedPageBreak/>
        <w:drawing>
          <wp:inline distT="0" distB="0" distL="0" distR="0" wp14:anchorId="643505D6" wp14:editId="2BD96E20">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p>
    <w:p w14:paraId="6DBD324F" w14:textId="4B1AC60D" w:rsidR="00811176" w:rsidRDefault="00811176">
      <w:r>
        <w:t xml:space="preserve">Figure </w:t>
      </w:r>
      <w:r w:rsidR="005B5CB5">
        <w:t>4</w:t>
      </w:r>
      <w:r>
        <w:t xml:space="preserve">. </w:t>
      </w:r>
      <w:r w:rsidR="002F0878">
        <w:t xml:space="preserve">Strip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ide</w:t>
      </w:r>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40216D9A" w14:textId="77777777" w:rsidR="007C1E28" w:rsidRPr="007C1E28" w:rsidRDefault="00E81ACF" w:rsidP="00AB5B32">
      <w:pPr>
        <w:pStyle w:val="Bibliography"/>
        <w:spacing w:line="240" w:lineRule="auto"/>
        <w:rPr>
          <w:rFonts w:ascii="Times New Roman" w:hAnsi="Times New Roman" w:cs="Times New Roman"/>
        </w:rPr>
      </w:pPr>
      <w:r>
        <w:fldChar w:fldCharType="begin"/>
      </w:r>
      <w:r w:rsidR="00593E1C">
        <w:instrText xml:space="preserve"> ADDIN ZOTERO_BIBL {"uncited":[],"omitted":[],"custom":[]} CSL_BIBLIOGRAPHY </w:instrText>
      </w:r>
      <w:r>
        <w:fldChar w:fldCharType="separate"/>
      </w:r>
      <w:r w:rsidR="007C1E28" w:rsidRPr="007C1E28">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5D7671F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2019. sdmTMB: An R package for spatial and spatiotemporal GLMMs with TMB.</w:t>
      </w:r>
    </w:p>
    <w:p w14:paraId="23FE82A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E. A. Keppel, and Edwards, A.M. In press. A reproducible data synopsis for over 100 species of British Columbia groundfish.</w:t>
      </w:r>
    </w:p>
    <w:p w14:paraId="75E6C81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and E. J. Ward. 2019. Black swans in space: modeling spatiotemporal processes with extremes. Ecology 100:e02403.</w:t>
      </w:r>
    </w:p>
    <w:p w14:paraId="3196CD2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014957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75A970D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005AAAB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Chen, J., M. E. Thompson, and C. Wu. 2004. Estimation of Fish Abundance Indices Based on Scientific Research Trawl Surveys. Biometrics 60:116–123.</w:t>
      </w:r>
    </w:p>
    <w:p w14:paraId="3154264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Dunn, P. K., and G. K. Smyth. 2005. Series evaluation of Tweedie exponential dispersion model densities. Statistics and Computing 15:267–280.</w:t>
      </w:r>
    </w:p>
    <w:p w14:paraId="044DCF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M. Kearney, and S. Phillips. 2010. The art of modelling range-shifting species. Methods in Ecology and Evolution 1:330–342.</w:t>
      </w:r>
    </w:p>
    <w:p w14:paraId="382721E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504CAD7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28A8064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ennig, C. 2019. fpc: Flexible Procedures for Clustering.</w:t>
      </w:r>
    </w:p>
    <w:p w14:paraId="5104926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itch, A. T., and P. L. Leberg. 2007. Breeding Distributions of North American Bird Species Moving North as a Result of Climate Change. Conservation Biology 21:534–539.</w:t>
      </w:r>
    </w:p>
    <w:p w14:paraId="37723CE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Johnson, K. F., J. T. Thorson, and A. E. Punt. 2019. Investigating the value of including depth during spatiotemporal index standardization. Fisheries Research 216:126–137.</w:t>
      </w:r>
    </w:p>
    <w:p w14:paraId="3496896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aufman, L., and P. J. Rousseeuw. 2009. Finding groups in data: an introduction to cluster analysis. John Wiley &amp; Sons.</w:t>
      </w:r>
    </w:p>
    <w:p w14:paraId="0E225C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Keller, A. A., J. R. Wallace, and R. D. Methot. 2017. The Northwest Fisheries Science Center’s West Coast Groundfish Bottom Trawl Survey: History, Design, and Description. NOAA Technical Memorandum, Northwest Fisheries Science Center, Seattle, WA.</w:t>
      </w:r>
    </w:p>
    <w:p w14:paraId="574E441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7097F61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ristensen, K., A. Nielsen, C. W. Berg, H. Skaug, and B. M. Bell. 2016. TMB: Automatic Differentiation and Laplace Approximation. Journal of Statistical Software 70:1–21.</w:t>
      </w:r>
    </w:p>
    <w:p w14:paraId="10C9676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19902B4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noir, J., J. C. Gégout, P. A. Marquet, P. de Ruffray, and H. Brisse. 2008. A Significant Upward Shift in Plant Species Optimum Elevation During the 20th Century. Science 320:1768.</w:t>
      </w:r>
    </w:p>
    <w:p w14:paraId="4AD986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15F8AE91"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S. A. 1992. The problem of pattern and scale in ecology: the Robert H. MacArthur award lecture. Ecology 73:1943–1967.</w:t>
      </w:r>
    </w:p>
    <w:p w14:paraId="004D9E3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3CBC280F"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19598D2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1B8836B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owerre-Barbieri, S. K., I. A. Catalán, A. Frugård Opdal, and C. Jørgensen. 2019. Preparing for the future: integrating spatial ecology into ecosystem-based management. ICES Journal of Marine Science 76:467–476.</w:t>
      </w:r>
    </w:p>
    <w:p w14:paraId="53A8748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Maechler, M., P. Rousseeuw, A. Struyf, M. Hubert, and K. Hornik. 2019. cluster: Cluster Analysis Basics and Extensions.</w:t>
      </w:r>
    </w:p>
    <w:p w14:paraId="008C568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2DF9A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Pinsky, M. L., B. Worm, M. J. Fogarty, J. L. Sarmiento, and S. A. Levin. 2013. Marine taxa track local climate velocities. Science 341:1239–1242.</w:t>
      </w:r>
    </w:p>
    <w:p w14:paraId="7741D78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 Core Team. 2018. R: A language and environment for statistical computing. Vienna, Austria.</w:t>
      </w:r>
    </w:p>
    <w:p w14:paraId="33F6387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07E0E40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5997CB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2F6FCF2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6F6BD0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161999B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6F2A688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ono, H. 2008. Application of the Tweedie distribution to zero-catch data in CPUE analysis. Fisheries Research 93:154–162.</w:t>
      </w:r>
    </w:p>
    <w:p w14:paraId="48F8F09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113299E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5D475D4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b. Guidance for decisions using the Vector Autoregressive Spatio-Temporal (VAST) package in stock, ecosystem, habitat and climate assessments. Fisheries Research 210:143–161.</w:t>
      </w:r>
    </w:p>
    <w:p w14:paraId="15D3552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77573A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M. L. Pinsky, and E. J. Ward. 2016. Model-based inference for estimating shifts in species distribution, area occupied and centre of gravity. Methods in Ecology and Evolution 7:990–1002.</w:t>
      </w:r>
    </w:p>
    <w:p w14:paraId="1FE2D5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C2028C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8C8310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130DCD3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13873BA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Woillez, M., J. Rivoirard, and P. Petitgas. 2009. Notes on survey-based spatial indicators for monitoring fish populations. Aquatic Living Resources 22:155–164.</w:t>
      </w:r>
    </w:p>
    <w:p w14:paraId="4608731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Yackulic, C. B., R. Chandler, E. F. Zipkin, J. A. Royle, J. D. Nichols, E. H. Campbell Grant, and S. Veran. 2013. Presence-only modelling using MAXENT: when can we trust the inferences? 4:236–243.</w:t>
      </w:r>
    </w:p>
    <w:p w14:paraId="4D34627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Zuur, A. F., E. N. Ieno, N. Walker, A. A. Saveliev, and G. M. Smith. 2009. Mixed Effects Models and Extensions in Ecology with R, 1st edition. Springer, New York.</w:t>
      </w:r>
    </w:p>
    <w:p w14:paraId="28C30B5A" w14:textId="6DB26E02" w:rsidR="00E81ACF" w:rsidRPr="00C62EA2" w:rsidRDefault="00E81ACF" w:rsidP="00AB5B3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1D78D7BE" w14:textId="0FA12D72" w:rsidR="0046021E" w:rsidRDefault="0046021E" w:rsidP="00344523">
      <w:pPr>
        <w:spacing w:after="160" w:line="259"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44347D"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44347D"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44347D"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44347D"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355917B3" w14:textId="357E8282" w:rsidR="0046021E" w:rsidRDefault="0046021E" w:rsidP="00344523">
      <w:pPr>
        <w:spacing w:after="160" w:line="259" w:lineRule="auto"/>
      </w:pPr>
    </w:p>
    <w:p w14:paraId="51617391" w14:textId="77777777" w:rsidR="0046021E" w:rsidRDefault="0046021E" w:rsidP="00344523">
      <w:pPr>
        <w:spacing w:after="160" w:line="259" w:lineRule="auto"/>
      </w:pPr>
    </w:p>
    <w:p w14:paraId="0D391DEF" w14:textId="436FBF16" w:rsidR="00344523" w:rsidRDefault="0008062F" w:rsidP="00344523">
      <w:pPr>
        <w:spacing w:after="160" w:line="259"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groundfish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r w:rsidRPr="006C048B">
              <w:rPr>
                <w:color w:val="000000"/>
              </w:rPr>
              <w:t>arrowtooth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r w:rsidRPr="006C048B">
              <w:rPr>
                <w:i/>
                <w:color w:val="000000"/>
              </w:rPr>
              <w:t>Atheresthes stomi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Raja binoculat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r w:rsidRPr="006C048B">
              <w:rPr>
                <w:color w:val="000000"/>
              </w:rPr>
              <w:t>bocaccio</w:t>
            </w:r>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Sebastes paucispin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Sebastes pinnig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r w:rsidRPr="006C048B">
              <w:rPr>
                <w:color w:val="000000"/>
              </w:rPr>
              <w:t>darkblotched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Sebastes cramer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r w:rsidRPr="006C048B">
              <w:rPr>
                <w:i/>
                <w:color w:val="000000"/>
              </w:rPr>
              <w:t>Microstomus pacific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r w:rsidRPr="006C048B">
              <w:rPr>
                <w:i/>
                <w:color w:val="000000"/>
              </w:rPr>
              <w:t>Parophrys vetul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r w:rsidRPr="006C048B">
              <w:rPr>
                <w:i/>
                <w:color w:val="000000"/>
              </w:rPr>
              <w:t>Ophiodon elonga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Raja rhin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r w:rsidRPr="006C048B">
              <w:rPr>
                <w:i/>
                <w:color w:val="000000"/>
              </w:rPr>
              <w:t>Hippoglossus stenolep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Sebastes alu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r w:rsidRPr="006C048B">
              <w:rPr>
                <w:color w:val="000000"/>
              </w:rPr>
              <w:t>petral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r w:rsidRPr="006C048B">
              <w:rPr>
                <w:i/>
                <w:color w:val="000000"/>
              </w:rPr>
              <w:t>Eopsetta jordan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r w:rsidRPr="006C048B">
              <w:rPr>
                <w:i/>
                <w:color w:val="000000"/>
              </w:rPr>
              <w:t>Glyptocephalus zachir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r w:rsidRPr="006C048B">
              <w:rPr>
                <w:i/>
                <w:color w:val="000000"/>
              </w:rPr>
              <w:t>Anoplopoma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r w:rsidRPr="006C048B">
              <w:rPr>
                <w:color w:val="000000"/>
              </w:rPr>
              <w:t>shortspine thornyhead</w:t>
            </w:r>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r w:rsidRPr="006C048B">
              <w:rPr>
                <w:i/>
                <w:color w:val="000000"/>
              </w:rPr>
              <w:t>Sebastolobus alascan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r w:rsidRPr="006C048B">
              <w:rPr>
                <w:i/>
                <w:color w:val="000000"/>
              </w:rPr>
              <w:t>Squalus suckley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r w:rsidRPr="006C048B">
              <w:rPr>
                <w:color w:val="000000"/>
              </w:rPr>
              <w:t>splitnos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Sebastes diplopro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r w:rsidRPr="006C048B">
              <w:rPr>
                <w:i/>
                <w:color w:val="000000"/>
              </w:rPr>
              <w:t>Hydrolagus collie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Sebastes entomel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5EE470E4" w14:textId="3EFE655E" w:rsidR="00344523" w:rsidRDefault="00344523" w:rsidP="00344523">
      <w:pPr>
        <w:spacing w:after="160" w:line="259"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r w:rsidRPr="006C048B">
              <w:rPr>
                <w:color w:val="000000"/>
              </w:rPr>
              <w:t>arrowtooth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r w:rsidRPr="006C048B">
              <w:rPr>
                <w:color w:val="000000"/>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r w:rsidRPr="006C048B">
              <w:rPr>
                <w:color w:val="000000"/>
              </w:rPr>
              <w:t>darkblotched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r w:rsidRPr="006C048B">
              <w:rPr>
                <w:color w:val="000000"/>
              </w:rPr>
              <w:t>petral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r w:rsidRPr="006C048B">
              <w:rPr>
                <w:color w:val="000000"/>
              </w:rPr>
              <w:t>shortspine thornyhead</w:t>
            </w:r>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r w:rsidRPr="006C048B">
              <w:rPr>
                <w:color w:val="000000"/>
              </w:rPr>
              <w:t>splitnos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6D6981A4" w14:textId="219FAE3A" w:rsidR="00623C01" w:rsidRDefault="00623C01" w:rsidP="00B03C50">
      <w:pPr>
        <w:spacing w:before="100" w:after="100"/>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and varying degrees of inter-annual variability (variance of the temporal random effects). </w:t>
      </w:r>
      <w:r w:rsidR="00F83F95">
        <w:rPr>
          <w:color w:val="000000"/>
        </w:rPr>
        <w: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05EBA736" w14:textId="77777777" w:rsidR="005D60EE" w:rsidRDefault="005D60EE" w:rsidP="00B03C50">
      <w:pPr>
        <w:spacing w:before="100" w:after="100"/>
        <w:rPr>
          <w:color w:val="000000"/>
        </w:rPr>
      </w:pPr>
    </w:p>
    <w:p w14:paraId="3B88DD63" w14:textId="1001FF01" w:rsidR="00351CCF" w:rsidRDefault="007E3ED7" w:rsidP="00B03C50">
      <w:pPr>
        <w:spacing w:before="100" w:after="100"/>
        <w:rPr>
          <w:color w:val="000000"/>
        </w:rPr>
      </w:pPr>
      <w:r w:rsidRPr="007E3ED7">
        <w:rPr>
          <w:noProof/>
          <w:color w:val="000000"/>
          <w:lang w:val="en-US"/>
        </w:rPr>
        <w:drawing>
          <wp:inline distT="0" distB="0" distL="0" distR="0" wp14:anchorId="37A07187" wp14:editId="6215B28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414A6236" w14:textId="511F40FE" w:rsidR="007E3ED7" w:rsidRDefault="007E3ED7">
      <w:pPr>
        <w:spacing w:after="160" w:line="259" w:lineRule="auto"/>
        <w:rPr>
          <w:color w:val="000000"/>
        </w:rPr>
      </w:pPr>
    </w:p>
    <w:p w14:paraId="5F2DC0EA" w14:textId="670449B4" w:rsidR="00B03C50" w:rsidRDefault="002451DF" w:rsidP="00B03C50">
      <w:pPr>
        <w:spacing w:before="100" w:after="100"/>
      </w:pPr>
      <w:r>
        <w:rPr>
          <w:color w:val="000000"/>
        </w:rPr>
        <w:lastRenderedPageBreak/>
        <w:t xml:space="preserve">Fig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Note that for Pacific Ocean Perch, the coastwide COG timeseries is completely overlapped by the northern regional COG.</w:t>
      </w:r>
    </w:p>
    <w:p w14:paraId="2A8C65DE" w14:textId="31D91EA9" w:rsidR="00EC2C67" w:rsidRDefault="00EC2C67" w:rsidP="00B03C50">
      <w:pPr>
        <w:spacing w:before="100" w:after="100"/>
      </w:pPr>
      <w:r>
        <w:t>[Figure attached as PDF]</w:t>
      </w:r>
    </w:p>
    <w:p w14:paraId="02BF0EC9" w14:textId="77777777" w:rsidR="00B87130" w:rsidRPr="00B87130" w:rsidRDefault="00B87130" w:rsidP="00B03C50">
      <w:pPr>
        <w:spacing w:before="100" w:after="100"/>
      </w:pPr>
    </w:p>
    <w:p w14:paraId="2F3788B9" w14:textId="18B9E567" w:rsidR="00F62588" w:rsidRDefault="005437A8" w:rsidP="00B87130">
      <w:pPr>
        <w:spacing w:before="100" w:after="100"/>
      </w:pPr>
      <w:r>
        <w:rPr>
          <w:color w:val="000000"/>
        </w:rPr>
        <w:t xml:space="preserve">Fig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745359E1" w:rsidR="00EC2C67" w:rsidRPr="00EC2C67" w:rsidRDefault="00EC2C67" w:rsidP="00B87130">
      <w:pPr>
        <w:spacing w:before="100" w:after="100"/>
      </w:pPr>
      <w:r>
        <w:t>[Figure attached as PDF]</w:t>
      </w:r>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D59BF0" w16cid:durableId="219B7056"/>
  <w16cid:commentId w16cid:paraId="69931C0B" w16cid:durableId="219B75D7"/>
  <w16cid:commentId w16cid:paraId="459D4CB9" w16cid:durableId="219CEE96"/>
  <w16cid:commentId w16cid:paraId="1DEB62B0" w16cid:durableId="219CE7B4"/>
  <w16cid:commentId w16cid:paraId="1109E99D" w16cid:durableId="219CE88F"/>
  <w16cid:commentId w16cid:paraId="755E395A" w16cid:durableId="21C06D5D"/>
  <w16cid:commentId w16cid:paraId="3708531C" w16cid:durableId="219CE8AF"/>
  <w16cid:commentId w16cid:paraId="16D81150" w16cid:durableId="21C06D5F"/>
  <w16cid:commentId w16cid:paraId="6DD9EA25" w16cid:durableId="219CEE40"/>
  <w16cid:commentId w16cid:paraId="775BE413" w16cid:durableId="21C06D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24885" w14:textId="77777777" w:rsidR="00417C21" w:rsidRDefault="00417C21" w:rsidP="00217012">
      <w:r>
        <w:separator/>
      </w:r>
    </w:p>
  </w:endnote>
  <w:endnote w:type="continuationSeparator" w:id="0">
    <w:p w14:paraId="514CD188" w14:textId="77777777" w:rsidR="00417C21" w:rsidRDefault="00417C21"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4B6C1008" w:rsidR="00217012" w:rsidRDefault="00217012">
        <w:pPr>
          <w:pStyle w:val="Footer"/>
          <w:jc w:val="center"/>
        </w:pPr>
        <w:r>
          <w:fldChar w:fldCharType="begin"/>
        </w:r>
        <w:r>
          <w:instrText xml:space="preserve"> PAGE   \* MERGEFORMAT </w:instrText>
        </w:r>
        <w:r>
          <w:fldChar w:fldCharType="separate"/>
        </w:r>
        <w:r w:rsidR="008B0249">
          <w:rPr>
            <w:noProof/>
          </w:rPr>
          <w:t>21</w:t>
        </w:r>
        <w:r>
          <w:rPr>
            <w:noProof/>
          </w:rPr>
          <w:fldChar w:fldCharType="end"/>
        </w:r>
      </w:p>
    </w:sdtContent>
  </w:sdt>
  <w:p w14:paraId="2FC5A1F1" w14:textId="77777777" w:rsidR="00217012" w:rsidRDefault="002170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50FCDB" w14:textId="77777777" w:rsidR="00417C21" w:rsidRDefault="00417C21" w:rsidP="00217012">
      <w:r>
        <w:separator/>
      </w:r>
    </w:p>
  </w:footnote>
  <w:footnote w:type="continuationSeparator" w:id="0">
    <w:p w14:paraId="59B667AF" w14:textId="77777777" w:rsidR="00417C21" w:rsidRDefault="00417C21"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1FAB"/>
    <w:rsid w:val="000631C2"/>
    <w:rsid w:val="00065793"/>
    <w:rsid w:val="0008062F"/>
    <w:rsid w:val="0008599B"/>
    <w:rsid w:val="000A122C"/>
    <w:rsid w:val="000A2173"/>
    <w:rsid w:val="000B1287"/>
    <w:rsid w:val="000B60E5"/>
    <w:rsid w:val="000C6F4A"/>
    <w:rsid w:val="000C7459"/>
    <w:rsid w:val="000D12CA"/>
    <w:rsid w:val="000D708C"/>
    <w:rsid w:val="00106AF8"/>
    <w:rsid w:val="00113FD2"/>
    <w:rsid w:val="00124166"/>
    <w:rsid w:val="001248A9"/>
    <w:rsid w:val="001277EE"/>
    <w:rsid w:val="00144B31"/>
    <w:rsid w:val="00146DEE"/>
    <w:rsid w:val="00161032"/>
    <w:rsid w:val="0018274A"/>
    <w:rsid w:val="00183F4B"/>
    <w:rsid w:val="00184203"/>
    <w:rsid w:val="00186508"/>
    <w:rsid w:val="001875C1"/>
    <w:rsid w:val="0019275E"/>
    <w:rsid w:val="00192C69"/>
    <w:rsid w:val="001A5AEA"/>
    <w:rsid w:val="001A7D16"/>
    <w:rsid w:val="001B140D"/>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0D6C"/>
    <w:rsid w:val="00211015"/>
    <w:rsid w:val="0021628B"/>
    <w:rsid w:val="00216F6D"/>
    <w:rsid w:val="00217012"/>
    <w:rsid w:val="00217FEE"/>
    <w:rsid w:val="00221E1C"/>
    <w:rsid w:val="00225343"/>
    <w:rsid w:val="00225C4A"/>
    <w:rsid w:val="002267BA"/>
    <w:rsid w:val="002274BB"/>
    <w:rsid w:val="00233D25"/>
    <w:rsid w:val="002346B2"/>
    <w:rsid w:val="00234BE8"/>
    <w:rsid w:val="00243A31"/>
    <w:rsid w:val="002451DF"/>
    <w:rsid w:val="002463AD"/>
    <w:rsid w:val="00246658"/>
    <w:rsid w:val="00257344"/>
    <w:rsid w:val="00264DBE"/>
    <w:rsid w:val="0027762F"/>
    <w:rsid w:val="002776FC"/>
    <w:rsid w:val="00287B00"/>
    <w:rsid w:val="00290A0C"/>
    <w:rsid w:val="002C63FC"/>
    <w:rsid w:val="002C7F14"/>
    <w:rsid w:val="002D09CF"/>
    <w:rsid w:val="002D165A"/>
    <w:rsid w:val="002D6DFC"/>
    <w:rsid w:val="002E67B9"/>
    <w:rsid w:val="002F0878"/>
    <w:rsid w:val="002F5E5B"/>
    <w:rsid w:val="003030EF"/>
    <w:rsid w:val="00306407"/>
    <w:rsid w:val="00311734"/>
    <w:rsid w:val="0031438C"/>
    <w:rsid w:val="00322EAF"/>
    <w:rsid w:val="00326A21"/>
    <w:rsid w:val="00327AE6"/>
    <w:rsid w:val="00343F2D"/>
    <w:rsid w:val="00344523"/>
    <w:rsid w:val="00351CCF"/>
    <w:rsid w:val="00357DAC"/>
    <w:rsid w:val="00366DFE"/>
    <w:rsid w:val="00375D89"/>
    <w:rsid w:val="00383CE4"/>
    <w:rsid w:val="003860C5"/>
    <w:rsid w:val="00386DC1"/>
    <w:rsid w:val="00387733"/>
    <w:rsid w:val="00396813"/>
    <w:rsid w:val="00396F2D"/>
    <w:rsid w:val="00397D39"/>
    <w:rsid w:val="003A14CD"/>
    <w:rsid w:val="003B3DD0"/>
    <w:rsid w:val="003B607E"/>
    <w:rsid w:val="003C4A35"/>
    <w:rsid w:val="003C5091"/>
    <w:rsid w:val="003C71A3"/>
    <w:rsid w:val="003D1119"/>
    <w:rsid w:val="003D169F"/>
    <w:rsid w:val="003D16A7"/>
    <w:rsid w:val="003D219B"/>
    <w:rsid w:val="003E45C2"/>
    <w:rsid w:val="003E59C1"/>
    <w:rsid w:val="003F09BD"/>
    <w:rsid w:val="003F13F0"/>
    <w:rsid w:val="003F2D57"/>
    <w:rsid w:val="0040311A"/>
    <w:rsid w:val="004042A7"/>
    <w:rsid w:val="00404F89"/>
    <w:rsid w:val="00417C21"/>
    <w:rsid w:val="00431480"/>
    <w:rsid w:val="004325B0"/>
    <w:rsid w:val="00437DE9"/>
    <w:rsid w:val="004414B2"/>
    <w:rsid w:val="0044347D"/>
    <w:rsid w:val="00445876"/>
    <w:rsid w:val="00450836"/>
    <w:rsid w:val="0045113D"/>
    <w:rsid w:val="00454BC9"/>
    <w:rsid w:val="0046021E"/>
    <w:rsid w:val="0046086A"/>
    <w:rsid w:val="00467575"/>
    <w:rsid w:val="00467D42"/>
    <w:rsid w:val="00472B84"/>
    <w:rsid w:val="00474C26"/>
    <w:rsid w:val="00477A3B"/>
    <w:rsid w:val="00477BEB"/>
    <w:rsid w:val="00482340"/>
    <w:rsid w:val="00484F75"/>
    <w:rsid w:val="00495EAC"/>
    <w:rsid w:val="00496EAE"/>
    <w:rsid w:val="004A4795"/>
    <w:rsid w:val="004B71F5"/>
    <w:rsid w:val="004C4BCF"/>
    <w:rsid w:val="004C533C"/>
    <w:rsid w:val="004D7731"/>
    <w:rsid w:val="004E2E61"/>
    <w:rsid w:val="004F2DA7"/>
    <w:rsid w:val="004F74C9"/>
    <w:rsid w:val="004F76ED"/>
    <w:rsid w:val="005026FB"/>
    <w:rsid w:val="00502B98"/>
    <w:rsid w:val="005124BE"/>
    <w:rsid w:val="0051393F"/>
    <w:rsid w:val="00515706"/>
    <w:rsid w:val="005209B4"/>
    <w:rsid w:val="00527CF7"/>
    <w:rsid w:val="0053113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D60EE"/>
    <w:rsid w:val="005E1879"/>
    <w:rsid w:val="005E40CA"/>
    <w:rsid w:val="005E4F82"/>
    <w:rsid w:val="005F2BA0"/>
    <w:rsid w:val="006113B7"/>
    <w:rsid w:val="00623C01"/>
    <w:rsid w:val="00626DCC"/>
    <w:rsid w:val="00642F1C"/>
    <w:rsid w:val="006454FE"/>
    <w:rsid w:val="00647FFB"/>
    <w:rsid w:val="00653552"/>
    <w:rsid w:val="00657167"/>
    <w:rsid w:val="00657174"/>
    <w:rsid w:val="0065727C"/>
    <w:rsid w:val="00664A9D"/>
    <w:rsid w:val="00672372"/>
    <w:rsid w:val="00674524"/>
    <w:rsid w:val="0067570C"/>
    <w:rsid w:val="00677097"/>
    <w:rsid w:val="0068598A"/>
    <w:rsid w:val="006966F3"/>
    <w:rsid w:val="00697697"/>
    <w:rsid w:val="006A5CB7"/>
    <w:rsid w:val="006B08B7"/>
    <w:rsid w:val="006B1E39"/>
    <w:rsid w:val="006B2280"/>
    <w:rsid w:val="006B273E"/>
    <w:rsid w:val="006B2DF3"/>
    <w:rsid w:val="006B4FFA"/>
    <w:rsid w:val="006C048B"/>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4A51"/>
    <w:rsid w:val="00727F32"/>
    <w:rsid w:val="00737D5D"/>
    <w:rsid w:val="00751649"/>
    <w:rsid w:val="00753F70"/>
    <w:rsid w:val="0076040C"/>
    <w:rsid w:val="007623F7"/>
    <w:rsid w:val="007730D8"/>
    <w:rsid w:val="00774334"/>
    <w:rsid w:val="0078117C"/>
    <w:rsid w:val="00781884"/>
    <w:rsid w:val="007A4D22"/>
    <w:rsid w:val="007A596D"/>
    <w:rsid w:val="007A6870"/>
    <w:rsid w:val="007B4301"/>
    <w:rsid w:val="007B4ACC"/>
    <w:rsid w:val="007B6474"/>
    <w:rsid w:val="007B6B70"/>
    <w:rsid w:val="007B7BC6"/>
    <w:rsid w:val="007C1E28"/>
    <w:rsid w:val="007D0BC4"/>
    <w:rsid w:val="007D15BA"/>
    <w:rsid w:val="007D67D6"/>
    <w:rsid w:val="007D6F82"/>
    <w:rsid w:val="007E2064"/>
    <w:rsid w:val="007E3ED7"/>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1385"/>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B0249"/>
    <w:rsid w:val="008D10BD"/>
    <w:rsid w:val="008D2423"/>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9A"/>
    <w:rsid w:val="009534B5"/>
    <w:rsid w:val="00963112"/>
    <w:rsid w:val="009766A9"/>
    <w:rsid w:val="00977182"/>
    <w:rsid w:val="0097771C"/>
    <w:rsid w:val="0098069D"/>
    <w:rsid w:val="00980824"/>
    <w:rsid w:val="00986655"/>
    <w:rsid w:val="009902DD"/>
    <w:rsid w:val="009A107D"/>
    <w:rsid w:val="009A44C9"/>
    <w:rsid w:val="009A6D22"/>
    <w:rsid w:val="009B04F7"/>
    <w:rsid w:val="009B4FC6"/>
    <w:rsid w:val="009C011E"/>
    <w:rsid w:val="009C031E"/>
    <w:rsid w:val="009C125B"/>
    <w:rsid w:val="009C4CF6"/>
    <w:rsid w:val="009D1558"/>
    <w:rsid w:val="009D3831"/>
    <w:rsid w:val="009E740E"/>
    <w:rsid w:val="009F6418"/>
    <w:rsid w:val="00A03B96"/>
    <w:rsid w:val="00A04BCB"/>
    <w:rsid w:val="00A12419"/>
    <w:rsid w:val="00A125F3"/>
    <w:rsid w:val="00A14E91"/>
    <w:rsid w:val="00A1634B"/>
    <w:rsid w:val="00A22CED"/>
    <w:rsid w:val="00A30109"/>
    <w:rsid w:val="00A30DC3"/>
    <w:rsid w:val="00A31FEA"/>
    <w:rsid w:val="00A349C7"/>
    <w:rsid w:val="00A378AF"/>
    <w:rsid w:val="00A37B6E"/>
    <w:rsid w:val="00A518CB"/>
    <w:rsid w:val="00A556E5"/>
    <w:rsid w:val="00A60C03"/>
    <w:rsid w:val="00A63541"/>
    <w:rsid w:val="00A64FED"/>
    <w:rsid w:val="00A66B4D"/>
    <w:rsid w:val="00A7110B"/>
    <w:rsid w:val="00A73D14"/>
    <w:rsid w:val="00A77853"/>
    <w:rsid w:val="00A939E4"/>
    <w:rsid w:val="00AA0C6A"/>
    <w:rsid w:val="00AA2580"/>
    <w:rsid w:val="00AA2A11"/>
    <w:rsid w:val="00AA2FB8"/>
    <w:rsid w:val="00AA3095"/>
    <w:rsid w:val="00AA4CB0"/>
    <w:rsid w:val="00AA7679"/>
    <w:rsid w:val="00AB3D6C"/>
    <w:rsid w:val="00AB54E5"/>
    <w:rsid w:val="00AB5B32"/>
    <w:rsid w:val="00AC3E65"/>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45260"/>
    <w:rsid w:val="00B56291"/>
    <w:rsid w:val="00B56634"/>
    <w:rsid w:val="00B6471E"/>
    <w:rsid w:val="00B83E62"/>
    <w:rsid w:val="00B87130"/>
    <w:rsid w:val="00BA37E0"/>
    <w:rsid w:val="00BA5291"/>
    <w:rsid w:val="00BA78B7"/>
    <w:rsid w:val="00BB06E1"/>
    <w:rsid w:val="00BB5186"/>
    <w:rsid w:val="00BC695A"/>
    <w:rsid w:val="00BD1A28"/>
    <w:rsid w:val="00BD2E04"/>
    <w:rsid w:val="00BD2EB1"/>
    <w:rsid w:val="00BD4BEF"/>
    <w:rsid w:val="00BE6A9D"/>
    <w:rsid w:val="00BF069D"/>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C5AEB"/>
    <w:rsid w:val="00CE02FB"/>
    <w:rsid w:val="00CF17BA"/>
    <w:rsid w:val="00CF409B"/>
    <w:rsid w:val="00CF6BCC"/>
    <w:rsid w:val="00D000A1"/>
    <w:rsid w:val="00D12954"/>
    <w:rsid w:val="00D22A8D"/>
    <w:rsid w:val="00D234E0"/>
    <w:rsid w:val="00D3450E"/>
    <w:rsid w:val="00D42716"/>
    <w:rsid w:val="00D4616B"/>
    <w:rsid w:val="00D5130E"/>
    <w:rsid w:val="00D52ED7"/>
    <w:rsid w:val="00D53B89"/>
    <w:rsid w:val="00D66CB2"/>
    <w:rsid w:val="00D766A8"/>
    <w:rsid w:val="00D77304"/>
    <w:rsid w:val="00D868D0"/>
    <w:rsid w:val="00D90511"/>
    <w:rsid w:val="00D93260"/>
    <w:rsid w:val="00D93BDD"/>
    <w:rsid w:val="00DA0299"/>
    <w:rsid w:val="00DA4F72"/>
    <w:rsid w:val="00DA57C2"/>
    <w:rsid w:val="00DB1938"/>
    <w:rsid w:val="00DC32E2"/>
    <w:rsid w:val="00DC79BC"/>
    <w:rsid w:val="00DD4113"/>
    <w:rsid w:val="00DD4CDE"/>
    <w:rsid w:val="00DE015F"/>
    <w:rsid w:val="00DE4D0D"/>
    <w:rsid w:val="00DE5153"/>
    <w:rsid w:val="00DE7E57"/>
    <w:rsid w:val="00DF2B4B"/>
    <w:rsid w:val="00E07E0C"/>
    <w:rsid w:val="00E10ECC"/>
    <w:rsid w:val="00E11A66"/>
    <w:rsid w:val="00E14054"/>
    <w:rsid w:val="00E21006"/>
    <w:rsid w:val="00E34DAB"/>
    <w:rsid w:val="00E40D22"/>
    <w:rsid w:val="00E43D4C"/>
    <w:rsid w:val="00E5101B"/>
    <w:rsid w:val="00E5611D"/>
    <w:rsid w:val="00E6142A"/>
    <w:rsid w:val="00E7285D"/>
    <w:rsid w:val="00E81ACF"/>
    <w:rsid w:val="00E93F77"/>
    <w:rsid w:val="00E95A46"/>
    <w:rsid w:val="00E96AC2"/>
    <w:rsid w:val="00EA29E1"/>
    <w:rsid w:val="00EA3E0B"/>
    <w:rsid w:val="00EA42B7"/>
    <w:rsid w:val="00EB63F8"/>
    <w:rsid w:val="00EC2C67"/>
    <w:rsid w:val="00ED23F3"/>
    <w:rsid w:val="00ED6CE3"/>
    <w:rsid w:val="00EF74FB"/>
    <w:rsid w:val="00F00722"/>
    <w:rsid w:val="00F03024"/>
    <w:rsid w:val="00F111E5"/>
    <w:rsid w:val="00F11247"/>
    <w:rsid w:val="00F11C3A"/>
    <w:rsid w:val="00F1270C"/>
    <w:rsid w:val="00F17B01"/>
    <w:rsid w:val="00F247CA"/>
    <w:rsid w:val="00F30220"/>
    <w:rsid w:val="00F34C9C"/>
    <w:rsid w:val="00F4316E"/>
    <w:rsid w:val="00F50E59"/>
    <w:rsid w:val="00F613C1"/>
    <w:rsid w:val="00F61F7E"/>
    <w:rsid w:val="00F6236A"/>
    <w:rsid w:val="00F62588"/>
    <w:rsid w:val="00F652C6"/>
    <w:rsid w:val="00F664D4"/>
    <w:rsid w:val="00F67548"/>
    <w:rsid w:val="00F70CC2"/>
    <w:rsid w:val="00F720DD"/>
    <w:rsid w:val="00F74DB4"/>
    <w:rsid w:val="00F80772"/>
    <w:rsid w:val="00F83F95"/>
    <w:rsid w:val="00F85B0D"/>
    <w:rsid w:val="00F86BF5"/>
    <w:rsid w:val="00FA22FD"/>
    <w:rsid w:val="00FA2F60"/>
    <w:rsid w:val="00FA378B"/>
    <w:rsid w:val="00FA4B62"/>
    <w:rsid w:val="00FC029E"/>
    <w:rsid w:val="00FC1FE9"/>
    <w:rsid w:val="00FC3778"/>
    <w:rsid w:val="00FC523E"/>
    <w:rsid w:val="00FD45D6"/>
    <w:rsid w:val="00FD7790"/>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ewis.barnett@noaa.gov"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6</TotalTime>
  <Pages>26</Pages>
  <Words>26999</Words>
  <Characters>153900</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8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40</cp:revision>
  <dcterms:created xsi:type="dcterms:W3CDTF">2020-01-09T15:43:00Z</dcterms:created>
  <dcterms:modified xsi:type="dcterms:W3CDTF">2020-01-1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k6W77Q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